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71AF6" w:rsidRPr="00E71AF6">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71AF6" w:rsidRPr="00E71AF6">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71AF6" w:rsidRPr="00E71AF6">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71AF6" w:rsidRPr="00E71AF6">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2A6775" w:rsidRPr="002A6775">
        <w:rPr>
          <w:b w:val="0"/>
          <w:i/>
        </w:rPr>
        <w:t>user acceptance test</w:t>
      </w:r>
      <w:r w:rsidR="002A6775">
        <w:rPr>
          <w:b w:val="0"/>
          <w:szCs w:val="28"/>
        </w:rPr>
        <w:t xml:space="preserve"> (UAT)</w:t>
      </w:r>
      <w:r w:rsidR="00E50238">
        <w:rPr>
          <w:b w:val="0"/>
          <w:szCs w:val="28"/>
        </w:rPr>
        <w:t xml:space="preserve">. </w:t>
      </w:r>
      <w:r w:rsidR="004A0DFD">
        <w:rPr>
          <w:rFonts w:eastAsiaTheme="minorEastAsia"/>
          <w:b w:val="0"/>
        </w:rPr>
        <w:t xml:space="preserve">Berdasarkan hasil kuesioner diperoleh persentase rata-rata sebesar 90.8% yang menunjukkan bahwa responden setuju,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4A0DFD" w:rsidRPr="00E71AF6">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71AF6" w:rsidRPr="00A10A2B">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0F1C13" w:rsidP="000F1C13">
      <w:pPr>
        <w:pStyle w:val="Subjudul"/>
        <w:numPr>
          <w:ilvl w:val="0"/>
          <w:numId w:val="0"/>
        </w:numPr>
        <w:jc w:val="both"/>
        <w:rPr>
          <w:b w:val="0"/>
          <w:i/>
        </w:rPr>
      </w:pPr>
      <w:r w:rsidRPr="00A10A2B">
        <w:rPr>
          <w:b w:val="0"/>
          <w:i/>
        </w:rPr>
        <w:t xml:space="preserve">Climate and weather are learning materials that have been taught to elementary school students in the Indonesian education system, precisely in the 2013 curriculum. Studying the climate and weather,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w:t>
      </w:r>
      <w:r w:rsidR="006C1CDE">
        <w:rPr>
          <w:b w:val="0"/>
          <w:i/>
        </w:rPr>
        <w:t>In practice</w:t>
      </w:r>
      <w:r w:rsidRPr="00A10A2B">
        <w:rPr>
          <w:b w:val="0"/>
          <w:i/>
        </w:rPr>
        <w:t xml:space="preserv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w:t>
      </w:r>
      <w:r w:rsidR="00E71AF6" w:rsidRPr="00A10A2B">
        <w:rPr>
          <w:b w:val="0"/>
          <w:i/>
        </w:rPr>
        <w:t>game</w:t>
      </w:r>
      <w:r w:rsidRPr="00A10A2B">
        <w:rPr>
          <w:b w:val="0"/>
          <w:i/>
        </w:rPr>
        <w:t xml:space="preserve">s. Therefore, an educational </w:t>
      </w:r>
      <w:r w:rsidR="00E71AF6" w:rsidRPr="00A10A2B">
        <w:rPr>
          <w:b w:val="0"/>
          <w:i/>
        </w:rPr>
        <w:t>game</w:t>
      </w:r>
      <w:r w:rsidRPr="00A10A2B">
        <w:rPr>
          <w:b w:val="0"/>
          <w:i/>
        </w:rPr>
        <w:t xml:space="preserve"> is made that can help students learn about climate and weather. The research method used in this study is the waterfall method. The </w:t>
      </w:r>
      <w:r w:rsidR="00E71AF6" w:rsidRPr="00A10A2B">
        <w:rPr>
          <w:b w:val="0"/>
          <w:i/>
        </w:rPr>
        <w:t>game</w:t>
      </w:r>
      <w:r w:rsidRPr="00A10A2B">
        <w:rPr>
          <w:b w:val="0"/>
          <w:i/>
        </w:rPr>
        <w:t xml:space="preserve"> is made by using the Unity 2018 software and Adobe Photoshop CS5. Testing is done using </w:t>
      </w:r>
      <w:r w:rsidR="007F50B1" w:rsidRPr="00A10A2B">
        <w:rPr>
          <w:b w:val="0"/>
          <w:i/>
        </w:rPr>
        <w:t>black box</w:t>
      </w:r>
      <w:r w:rsidRPr="00A10A2B">
        <w:rPr>
          <w:b w:val="0"/>
          <w:i/>
        </w:rPr>
        <w:t xml:space="preserve"> testing and </w:t>
      </w:r>
      <w:r w:rsidR="009A68D3" w:rsidRPr="00A10A2B">
        <w:rPr>
          <w:b w:val="0"/>
          <w:i/>
        </w:rPr>
        <w:t>user acceptance test</w:t>
      </w:r>
      <w:r w:rsidR="009A68D3" w:rsidRPr="00A10A2B">
        <w:rPr>
          <w:b w:val="0"/>
          <w:i/>
          <w:szCs w:val="28"/>
        </w:rPr>
        <w:t xml:space="preserve"> (UAT)</w:t>
      </w:r>
      <w:r w:rsidRPr="00A10A2B">
        <w:rPr>
          <w:b w:val="0"/>
          <w:i/>
        </w:rPr>
        <w:t xml:space="preserve">. </w:t>
      </w:r>
      <w:r w:rsidR="00D26761" w:rsidRPr="00A10A2B">
        <w:rPr>
          <w:rStyle w:val="tlid-translation"/>
          <w:b w:val="0"/>
          <w:i/>
          <w:lang w:val="en"/>
        </w:rPr>
        <w:t>Based on the results of the questionnaire obtained an average percentage of 90.8% which indicates that the respondents agreed, the educational game introduction to climate and</w:t>
      </w:r>
      <w:r w:rsidR="00A10A2B" w:rsidRPr="00A10A2B">
        <w:rPr>
          <w:rStyle w:val="tlid-translation"/>
          <w:b w:val="0"/>
          <w:i/>
          <w:lang w:val="en"/>
        </w:rPr>
        <w:t xml:space="preserve"> weather is an interesting game and</w:t>
      </w:r>
      <w:r w:rsidR="00D26761" w:rsidRPr="00A10A2B">
        <w:rPr>
          <w:rStyle w:val="tlid-translation"/>
          <w:b w:val="0"/>
          <w:i/>
          <w:lang w:val="en"/>
        </w:rPr>
        <w:t xml:space="preserve"> easy to use.</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71AF6" w:rsidRPr="00A10A2B">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71AF6" w:rsidRPr="00E71AF6">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71AF6" w:rsidRPr="00E71AF6">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71AF6" w:rsidRPr="00E71AF6">
        <w:rPr>
          <w:i/>
        </w:rPr>
        <w:t>game</w:t>
      </w:r>
      <w:r>
        <w:rPr>
          <w:i/>
        </w:rPr>
        <w:t xml:space="preserve">. </w:t>
      </w:r>
      <w:r>
        <w:t xml:space="preserve">Guru dapat memilih </w:t>
      </w:r>
      <w:r w:rsidR="00E71AF6" w:rsidRPr="00E71AF6">
        <w:rPr>
          <w:i/>
        </w:rPr>
        <w:t>game</w:t>
      </w:r>
      <w:r>
        <w:rPr>
          <w:i/>
        </w:rPr>
        <w:t xml:space="preserve"> </w:t>
      </w:r>
      <w:r>
        <w:t xml:space="preserve">yang sesuai dengan tujuan pembelajaran. Apabila guru dapat menggunakan </w:t>
      </w:r>
      <w:r w:rsidR="00E71AF6" w:rsidRPr="00E71AF6">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71AF6" w:rsidRPr="00E71AF6">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71AF6" w:rsidRPr="00E71AF6">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71AF6" w:rsidRPr="00E71AF6">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71AF6" w:rsidRPr="00E71AF6">
        <w:rPr>
          <w:i/>
        </w:rPr>
        <w:t>game</w:t>
      </w:r>
      <w:r w:rsidR="000A056B">
        <w:rPr>
          <w:i/>
        </w:rPr>
        <w:t xml:space="preserve"> </w:t>
      </w:r>
      <w:r w:rsidR="000A056B">
        <w:t xml:space="preserve">edukasi bisa mengubah cara belajar konvensional menjadi </w:t>
      </w:r>
      <w:r w:rsidR="0066316F">
        <w:t xml:space="preserve">belajar simulasi </w:t>
      </w:r>
      <w:r w:rsidR="00E71AF6" w:rsidRPr="00E71AF6">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elalui Gam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A9311E">
        <w:rPr>
          <w:i/>
        </w:rPr>
        <w:t xml:space="preserve">gam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Game Edukasi Pengenalan dan Pelestarian Hewan Langka Untuk Siswa Sekolah Dasar” yang dibuat dengan </w:t>
      </w:r>
      <w:r w:rsidR="00DD1EEC">
        <w:rPr>
          <w:i/>
        </w:rPr>
        <w:t xml:space="preserve">software construct 2. </w:t>
      </w:r>
      <w:r w:rsidR="00A36526">
        <w:t xml:space="preserve">Hasil penelitian tersebut menunjukkan bahwa </w:t>
      </w:r>
      <w:r w:rsidR="00A36526">
        <w:rPr>
          <w:i/>
        </w:rPr>
        <w:t xml:space="preserve">gam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 xml:space="preserve">Hakim (2019) dengan judul “Gam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1A4009">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71AF6" w:rsidRPr="00E71AF6">
        <w:rPr>
          <w:i/>
        </w:rPr>
        <w:t>game</w:t>
      </w:r>
      <w:r>
        <w:t xml:space="preserve"> adalah salah satu metode yang efektif dan membuat materi yang disampaikan mudah diterima oleh anak-anak. Oleh karena itu peneliti ingin membuat </w:t>
      </w:r>
      <w:r w:rsidR="00E71AF6" w:rsidRPr="00E71AF6">
        <w:rPr>
          <w:i/>
        </w:rPr>
        <w:t>game</w:t>
      </w:r>
      <w:r>
        <w:t xml:space="preserve"> edukasi yang dapat membantu siswa dalam belajar mengenal iklim dan cuaca di sekitar me</w:t>
      </w:r>
      <w:r w:rsidR="0061214E">
        <w:t>reka dengan cara yang menyenang</w:t>
      </w:r>
      <w:r>
        <w:t>kan.</w:t>
      </w:r>
      <w:r w:rsidR="006B1A34">
        <w:t xml:space="preserve"> </w:t>
      </w:r>
      <w:r w:rsidR="006B1A34" w:rsidRPr="006A37B2">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bookmarkStart w:id="0" w:name="_GoBack"/>
      <w:bookmarkEnd w:id="0"/>
      <w:r w:rsidR="006B1A34">
        <w:t xml:space="preserve">android, </w:t>
      </w:r>
      <w:r w:rsidR="006B1A34" w:rsidRPr="00E92A80">
        <w:t xml:space="preserve">karena menurut Busran dan  Fitriyah (dalam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71AF6" w:rsidRPr="00E71AF6">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71AF6" w:rsidRPr="00E71AF6">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 xml:space="preserve">Gambaran mengenai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4C97E68E" wp14:editId="7A74BF4E">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71AF6" w:rsidRPr="00E71AF6">
        <w:rPr>
          <w:i/>
        </w:rPr>
        <w:t>game</w:t>
      </w:r>
      <w:r w:rsidR="00A40150">
        <w:t>.</w:t>
      </w:r>
      <w:r w:rsidR="00086164">
        <w:t xml:space="preserve"> </w:t>
      </w:r>
      <w:r w:rsidR="00A40150">
        <w:t>B</w:t>
      </w:r>
      <w:r w:rsidR="00A40A2B">
        <w:t xml:space="preserve">ertujuan </w:t>
      </w:r>
      <w:r w:rsidR="00C80E16">
        <w:t xml:space="preserve">agar </w:t>
      </w:r>
      <w:r w:rsidR="00E71AF6" w:rsidRPr="00E71AF6">
        <w:rPr>
          <w:i/>
        </w:rPr>
        <w:t>game</w:t>
      </w:r>
      <w:r w:rsidR="00C80E16">
        <w:t xml:space="preserve"> yang dibuat dapat sesuai </w:t>
      </w:r>
      <w:r w:rsidR="00B329CA">
        <w:t>konsep</w:t>
      </w:r>
      <w:r w:rsidR="008B7C00">
        <w:t xml:space="preserve"> yang telah direncanakan</w:t>
      </w:r>
      <w:r w:rsidR="00E97AA8">
        <w:t xml:space="preserve">. Konsep </w:t>
      </w:r>
      <w:r w:rsidR="00E71AF6" w:rsidRPr="00E71AF6">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71AF6" w:rsidRPr="00E71AF6">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71AF6" w:rsidRPr="00E71AF6">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Pr="00922997">
        <w:rPr>
          <w:b w:val="0"/>
          <w:i/>
        </w:rPr>
        <w:t>user</w:t>
      </w:r>
      <w:r>
        <w:rPr>
          <w:b w:val="0"/>
        </w:rPr>
        <w:t xml:space="preserve"> dapat melakukan beberapa hal antara lain memainkan </w:t>
      </w:r>
      <w:r w:rsidR="00E71AF6" w:rsidRPr="00E71AF6">
        <w:rPr>
          <w:b w:val="0"/>
          <w:i/>
        </w:rPr>
        <w:t>game</w:t>
      </w:r>
      <w:r>
        <w:rPr>
          <w:b w:val="0"/>
        </w:rPr>
        <w:t xml:space="preserve">, melihat materi, menjawab kuis, melihat informasi </w:t>
      </w:r>
      <w:r w:rsidR="00E71AF6" w:rsidRPr="00E71AF6">
        <w:rPr>
          <w:b w:val="0"/>
          <w:i/>
        </w:rPr>
        <w:t>game</w:t>
      </w:r>
      <w:r>
        <w:rPr>
          <w:b w:val="0"/>
          <w:i/>
        </w:rPr>
        <w:t xml:space="preserve"> </w:t>
      </w:r>
      <w:r>
        <w:rPr>
          <w:b w:val="0"/>
        </w:rPr>
        <w:t xml:space="preserve">dan keluar dari </w:t>
      </w:r>
      <w:r w:rsidR="00E71AF6" w:rsidRPr="00E71AF6">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253704" w:rsidP="001353A6">
      <w:pPr>
        <w:ind w:left="567" w:firstLine="0"/>
        <w:jc w:val="center"/>
      </w:pPr>
      <w:r>
        <w:drawing>
          <wp:inline distT="0" distB="0" distL="0" distR="0" wp14:anchorId="3B8B37D1" wp14:editId="66E91947">
            <wp:extent cx="2088000" cy="2163107"/>
            <wp:effectExtent l="19050" t="19050" r="2667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0">
                      <a:extLst>
                        <a:ext uri="{28A0092B-C50C-407E-A947-70E740481C1C}">
                          <a14:useLocalDpi xmlns:a14="http://schemas.microsoft.com/office/drawing/2010/main" val="0"/>
                        </a:ext>
                      </a:extLst>
                    </a:blip>
                    <a:stretch>
                      <a:fillRect/>
                    </a:stretch>
                  </pic:blipFill>
                  <pic:spPr>
                    <a:xfrm>
                      <a:off x="0" y="0"/>
                      <a:ext cx="2088000" cy="2163107"/>
                    </a:xfrm>
                    <a:prstGeom prst="rect">
                      <a:avLst/>
                    </a:prstGeom>
                    <a:ln w="12700" cap="sq">
                      <a:solidFill>
                        <a:schemeClr val="tx1">
                          <a:lumMod val="50000"/>
                          <a:lumOff val="50000"/>
                        </a:schemeClr>
                      </a:solidFill>
                      <a:prstDash val="solid"/>
                      <a:miter lim="800000"/>
                    </a:ln>
                    <a:effectLst/>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177B9628" wp14:editId="7B3C3C7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Pr>
          <w:i/>
        </w:rPr>
        <w:t xml:space="preserve">user </w:t>
      </w:r>
      <w:r w:rsidR="0016597A">
        <w:t xml:space="preserve">memulai </w:t>
      </w:r>
      <w:r w:rsidR="00E71AF6" w:rsidRPr="00E71AF6">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71AF6" w:rsidRPr="00E71AF6">
        <w:rPr>
          <w:i/>
        </w:rPr>
        <w:t>game</w:t>
      </w:r>
      <w:r w:rsidR="0016597A">
        <w:t>.</w:t>
      </w:r>
      <w:r w:rsidR="0099021E">
        <w:t xml:space="preserve"> Jika </w:t>
      </w:r>
      <w:r w:rsidR="0099021E">
        <w:rPr>
          <w:i/>
        </w:rPr>
        <w:t xml:space="preserve">user </w:t>
      </w:r>
      <w:r w:rsidR="0099021E">
        <w:t xml:space="preserve">menang maka </w:t>
      </w:r>
      <w:r w:rsidR="0099021E">
        <w:rPr>
          <w:i/>
        </w:rPr>
        <w:t xml:space="preserve">user </w:t>
      </w:r>
      <w:r w:rsidR="0099021E">
        <w:t xml:space="preserve">bisa lanjut ke level berikutnya, namun jika kalah maka </w:t>
      </w:r>
      <w:r w:rsidR="0099021E">
        <w:rPr>
          <w:i/>
        </w:rPr>
        <w:t xml:space="preserve">user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5B1F8C92" wp14:editId="646098AD">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Pr>
          <w:i/>
        </w:rPr>
        <w:t xml:space="preserve">user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68CE044E" wp14:editId="42880DE9">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Pr>
          <w:i/>
        </w:rPr>
        <w:t xml:space="preserve">user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2763E5" w:rsidRPr="0085232D">
        <w:rPr>
          <w:i/>
        </w:rPr>
        <w:t>user</w:t>
      </w:r>
      <w:r w:rsidR="002763E5">
        <w:t xml:space="preserve"> bisa memilih apakah mau mengulangi kuis atau keluar dari </w:t>
      </w:r>
      <w:r w:rsidR="00E71AF6" w:rsidRPr="00E71AF6">
        <w:rPr>
          <w:i/>
        </w:rPr>
        <w:t>game</w:t>
      </w:r>
      <w:r w:rsidR="002763E5">
        <w:rPr>
          <w:i/>
        </w:rPr>
        <w:t>.</w:t>
      </w:r>
    </w:p>
    <w:p w:rsidR="006656A3" w:rsidRDefault="0044740D" w:rsidP="00C45A36">
      <w:pPr>
        <w:jc w:val="center"/>
      </w:pPr>
      <w:r>
        <w:drawing>
          <wp:inline distT="0" distB="0" distL="0" distR="0" wp14:anchorId="55AD7CC7" wp14:editId="7B98C52B">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Pr>
          <w:i/>
        </w:rPr>
        <w:t xml:space="preserve">user </w:t>
      </w:r>
      <w:r w:rsidR="00F44B5F">
        <w:t xml:space="preserve">melihat informasi </w:t>
      </w:r>
      <w:r w:rsidR="00E71AF6" w:rsidRPr="00E71AF6">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71AF6" w:rsidRPr="00E71AF6">
        <w:rPr>
          <w:i/>
        </w:rPr>
        <w:t>game</w:t>
      </w:r>
      <w:r>
        <w:t>.</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0"/>
        <w:gridCol w:w="392"/>
        <w:gridCol w:w="4209"/>
      </w:tblGrid>
      <w:tr w:rsidR="008F3138" w:rsidTr="0090448A">
        <w:trPr>
          <w:trHeight w:val="20"/>
        </w:trPr>
        <w:tc>
          <w:tcPr>
            <w:tcW w:w="212" w:type="pct"/>
          </w:tcPr>
          <w:p w:rsidR="003C19A2" w:rsidRDefault="003C19A2" w:rsidP="00C66DFE">
            <w:pPr>
              <w:spacing w:after="0"/>
              <w:ind w:firstLine="0"/>
              <w:jc w:val="left"/>
            </w:pPr>
            <w:r>
              <w:t>1</w:t>
            </w:r>
          </w:p>
        </w:tc>
        <w:tc>
          <w:tcPr>
            <w:tcW w:w="2299" w:type="pct"/>
          </w:tcPr>
          <w:p w:rsidR="003C19A2" w:rsidRDefault="00A25334" w:rsidP="00C66DFE">
            <w:pPr>
              <w:spacing w:after="0"/>
              <w:ind w:firstLine="0"/>
              <w:jc w:val="left"/>
            </w:pPr>
            <w:r>
              <w:drawing>
                <wp:inline distT="0" distB="0" distL="0" distR="0" wp14:anchorId="6E923F98" wp14:editId="7B9E92E4">
                  <wp:extent cx="2181600" cy="135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1600" cy="1353600"/>
                          </a:xfrm>
                          <a:prstGeom prst="rect">
                            <a:avLst/>
                          </a:prstGeom>
                        </pic:spPr>
                      </pic:pic>
                    </a:graphicData>
                  </a:graphic>
                </wp:inline>
              </w:drawing>
            </w:r>
          </w:p>
        </w:tc>
        <w:tc>
          <w:tcPr>
            <w:tcW w:w="212" w:type="pct"/>
          </w:tcPr>
          <w:p w:rsidR="003C19A2" w:rsidRDefault="003C19A2" w:rsidP="00C66DFE">
            <w:pPr>
              <w:spacing w:after="0"/>
              <w:ind w:firstLine="0"/>
              <w:jc w:val="left"/>
            </w:pPr>
            <w:r>
              <w:t>2</w:t>
            </w:r>
          </w:p>
        </w:tc>
        <w:tc>
          <w:tcPr>
            <w:tcW w:w="2278" w:type="pct"/>
          </w:tcPr>
          <w:p w:rsidR="003C19A2" w:rsidRDefault="008F3138" w:rsidP="00C66DFE">
            <w:pPr>
              <w:spacing w:after="0"/>
              <w:ind w:firstLine="0"/>
              <w:jc w:val="left"/>
            </w:pPr>
            <w:r>
              <w:drawing>
                <wp:inline distT="0" distB="0" distL="0" distR="0" wp14:anchorId="0D762B98" wp14:editId="097315F4">
                  <wp:extent cx="2160000" cy="132923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8F3138" w:rsidTr="0090448A">
        <w:trPr>
          <w:trHeight w:val="20"/>
        </w:trPr>
        <w:tc>
          <w:tcPr>
            <w:tcW w:w="212" w:type="pct"/>
          </w:tcPr>
          <w:p w:rsidR="003C19A2" w:rsidRDefault="003C19A2" w:rsidP="00C66DFE">
            <w:pPr>
              <w:spacing w:after="0"/>
              <w:ind w:firstLine="0"/>
              <w:jc w:val="left"/>
            </w:pPr>
            <w:r>
              <w:t>3</w:t>
            </w:r>
          </w:p>
        </w:tc>
        <w:tc>
          <w:tcPr>
            <w:tcW w:w="2299" w:type="pct"/>
          </w:tcPr>
          <w:p w:rsidR="003C19A2" w:rsidRDefault="008F3138" w:rsidP="00C66DFE">
            <w:pPr>
              <w:spacing w:after="0"/>
              <w:ind w:firstLine="0"/>
              <w:jc w:val="left"/>
            </w:pPr>
            <w:r>
              <w:drawing>
                <wp:inline distT="0" distB="0" distL="0" distR="0" wp14:anchorId="1F1DD9CE" wp14:editId="57397519">
                  <wp:extent cx="2160000" cy="132923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3C19A2" w:rsidRDefault="003C19A2" w:rsidP="00C66DFE">
            <w:pPr>
              <w:spacing w:after="0"/>
              <w:ind w:firstLine="0"/>
              <w:jc w:val="left"/>
            </w:pPr>
            <w:r>
              <w:t>4</w:t>
            </w:r>
          </w:p>
        </w:tc>
        <w:tc>
          <w:tcPr>
            <w:tcW w:w="2278" w:type="pct"/>
          </w:tcPr>
          <w:p w:rsidR="003C19A2" w:rsidRDefault="008F3138" w:rsidP="00C66DFE">
            <w:pPr>
              <w:spacing w:after="0"/>
              <w:ind w:firstLine="0"/>
              <w:jc w:val="left"/>
            </w:pPr>
            <w:r>
              <w:drawing>
                <wp:inline distT="0" distB="0" distL="0" distR="0" wp14:anchorId="524E21F0" wp14:editId="1A78D692">
                  <wp:extent cx="2160000" cy="132923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5</w:t>
            </w:r>
          </w:p>
        </w:tc>
        <w:tc>
          <w:tcPr>
            <w:tcW w:w="2299" w:type="pct"/>
          </w:tcPr>
          <w:p w:rsidR="002702CE" w:rsidRDefault="002702CE" w:rsidP="000E15FF">
            <w:pPr>
              <w:ind w:firstLine="0"/>
              <w:jc w:val="left"/>
            </w:pPr>
            <w:r>
              <w:drawing>
                <wp:inline distT="0" distB="0" distL="0" distR="0" wp14:anchorId="28CC6579" wp14:editId="445DA2E8">
                  <wp:extent cx="2160000" cy="132923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2702CE" w:rsidRDefault="002702CE" w:rsidP="000E15FF">
            <w:pPr>
              <w:ind w:firstLine="0"/>
              <w:jc w:val="left"/>
            </w:pPr>
            <w:r>
              <w:t>6</w:t>
            </w:r>
          </w:p>
        </w:tc>
        <w:tc>
          <w:tcPr>
            <w:tcW w:w="2278" w:type="pct"/>
          </w:tcPr>
          <w:p w:rsidR="002702CE" w:rsidRDefault="002702CE" w:rsidP="000E15FF">
            <w:pPr>
              <w:ind w:firstLine="0"/>
              <w:jc w:val="left"/>
            </w:pPr>
            <w:r>
              <w:drawing>
                <wp:inline distT="0" distB="0" distL="0" distR="0" wp14:anchorId="573F70DA" wp14:editId="37D93B7B">
                  <wp:extent cx="2160000" cy="13437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343742"/>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7</w:t>
            </w:r>
          </w:p>
        </w:tc>
        <w:tc>
          <w:tcPr>
            <w:tcW w:w="2299" w:type="pct"/>
          </w:tcPr>
          <w:p w:rsidR="002702CE" w:rsidRDefault="002702CE" w:rsidP="000E15FF">
            <w:pPr>
              <w:ind w:firstLine="0"/>
              <w:jc w:val="left"/>
            </w:pPr>
            <w:r>
              <w:drawing>
                <wp:inline distT="0" distB="0" distL="0" distR="0" wp14:anchorId="23CBA0D2" wp14:editId="55E56889">
                  <wp:extent cx="2160000" cy="13380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0000" cy="1338053"/>
                          </a:xfrm>
                          <a:prstGeom prst="rect">
                            <a:avLst/>
                          </a:prstGeom>
                        </pic:spPr>
                      </pic:pic>
                    </a:graphicData>
                  </a:graphic>
                </wp:inline>
              </w:drawing>
            </w:r>
          </w:p>
        </w:tc>
        <w:tc>
          <w:tcPr>
            <w:tcW w:w="212" w:type="pct"/>
          </w:tcPr>
          <w:p w:rsidR="002702CE" w:rsidRDefault="002702CE" w:rsidP="000E15FF">
            <w:pPr>
              <w:ind w:firstLine="0"/>
              <w:jc w:val="left"/>
            </w:pPr>
            <w:r>
              <w:t>8</w:t>
            </w:r>
          </w:p>
        </w:tc>
        <w:tc>
          <w:tcPr>
            <w:tcW w:w="2278" w:type="pct"/>
          </w:tcPr>
          <w:p w:rsidR="002702CE" w:rsidRDefault="002702CE" w:rsidP="000E15FF">
            <w:pPr>
              <w:ind w:firstLine="0"/>
              <w:jc w:val="left"/>
            </w:pPr>
            <w:r>
              <w:drawing>
                <wp:inline distT="0" distB="0" distL="0" distR="0" wp14:anchorId="5CE83E36" wp14:editId="54A793C7">
                  <wp:extent cx="2160000" cy="13342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0000" cy="1334231"/>
                          </a:xfrm>
                          <a:prstGeom prst="rect">
                            <a:avLst/>
                          </a:prstGeom>
                        </pic:spPr>
                      </pic:pic>
                    </a:graphicData>
                  </a:graphic>
                </wp:inline>
              </w:drawing>
            </w:r>
          </w:p>
        </w:tc>
      </w:tr>
    </w:tbl>
    <w:p w:rsidR="00007F5C" w:rsidRDefault="00007F5C" w:rsidP="005E38F1">
      <w:pPr>
        <w:spacing w:after="0"/>
        <w:ind w:firstLine="0"/>
      </w:pPr>
    </w:p>
    <w:p w:rsidR="00CF4A5B" w:rsidRPr="00D76333" w:rsidRDefault="00481F3B" w:rsidP="007B1CCF">
      <w:pPr>
        <w:ind w:left="284" w:firstLine="0"/>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E71AF6" w:rsidRPr="00E71AF6">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A52A0D">
        <w:t xml:space="preserve"> macam</w:t>
      </w:r>
      <w:r w:rsidR="00D73142">
        <w:t xml:space="preserve"> </w:t>
      </w:r>
      <w:r w:rsidR="00FB2356">
        <w:rPr>
          <w:i/>
        </w:rPr>
        <w:t>game</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E71AF6" w:rsidRPr="00E71AF6">
        <w:rPr>
          <w:i/>
        </w:rPr>
        <w:t>game</w:t>
      </w:r>
      <w:r w:rsidR="008441C9">
        <w:t xml:space="preserve"> tebak gambar,</w:t>
      </w:r>
      <w:r w:rsidR="008441C9" w:rsidRPr="008441C9">
        <w:t xml:space="preserve"> </w:t>
      </w:r>
      <w:r w:rsidR="00494569">
        <w:rPr>
          <w:i/>
        </w:rPr>
        <w:t>user</w:t>
      </w:r>
      <w:r w:rsidR="008441C9">
        <w:t xml:space="preserve"> </w:t>
      </w:r>
      <w:r w:rsidR="008C3658">
        <w:t>harus</w:t>
      </w:r>
      <w:r w:rsidR="008441C9">
        <w:t xml:space="preserve"> </w:t>
      </w:r>
      <w:r w:rsidR="001642BE">
        <w:t>menjawab pertanyaan</w:t>
      </w:r>
      <w:r w:rsidR="002F56D8">
        <w:t xml:space="preserve"> yang ada</w:t>
      </w:r>
      <w:r w:rsidR="001642BE">
        <w:t xml:space="preserve"> dengan cara menyusun huruf acak menjadi sebuah jawaban.</w:t>
      </w:r>
      <w:r w:rsidR="00456DD5">
        <w:t xml:space="preserve"> Sketsa 4 merupakan tampilan </w:t>
      </w:r>
      <w:r w:rsidR="00E71AF6" w:rsidRPr="00E71AF6">
        <w:rPr>
          <w:i/>
        </w:rPr>
        <w:t>game</w:t>
      </w:r>
      <w:r w:rsidR="00456DD5">
        <w:t xml:space="preserve"> </w:t>
      </w:r>
      <w:r w:rsidR="001C763D" w:rsidRPr="001C763D">
        <w:rPr>
          <w:i/>
        </w:rPr>
        <w:t>puzzle</w:t>
      </w:r>
      <w:r w:rsidR="007F048F">
        <w:t xml:space="preserve">, </w:t>
      </w:r>
      <w:r w:rsidR="00494569">
        <w:rPr>
          <w:i/>
        </w:rPr>
        <w:t>user</w:t>
      </w:r>
      <w:r w:rsidR="007F048F">
        <w:t xml:space="preserve"> harus menyusun kembali </w:t>
      </w:r>
      <w:r w:rsidR="001C763D" w:rsidRPr="001C763D">
        <w:rPr>
          <w:i/>
        </w:rPr>
        <w:t>puzzle</w:t>
      </w:r>
      <w:r w:rsidR="007F048F">
        <w:t xml:space="preserve"> acak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E71AF6" w:rsidRPr="00E71AF6">
        <w:rPr>
          <w:i/>
        </w:rPr>
        <w:lastRenderedPageBreak/>
        <w:t>game</w:t>
      </w:r>
      <w:r w:rsidR="00CA206C">
        <w:t xml:space="preserve">. Sketsa 7 </w:t>
      </w:r>
      <w:r w:rsidR="004064B7" w:rsidRPr="004064B7">
        <w:t xml:space="preserve">merupakan tampilan menu “Tentang” berisi informasi </w:t>
      </w:r>
      <w:r w:rsidR="00E71AF6" w:rsidRPr="00E71AF6">
        <w:rPr>
          <w:i/>
        </w:rPr>
        <w:t>game</w:t>
      </w:r>
      <w:r w:rsidR="004064B7" w:rsidRPr="004064B7">
        <w:t>, informasi pembuat dan pihak yang berkontribusi dalam pemb</w:t>
      </w:r>
      <w:r w:rsidR="004064B7">
        <w:t>u</w:t>
      </w:r>
      <w:r w:rsidR="004206D5">
        <w:t>a</w:t>
      </w:r>
      <w:r w:rsidR="004064B7">
        <w:t xml:space="preserve">tan </w:t>
      </w:r>
      <w:r w:rsidR="00E71AF6" w:rsidRPr="00E71AF6">
        <w:rPr>
          <w:i/>
        </w:rPr>
        <w:t>game</w:t>
      </w:r>
      <w:r w:rsidR="004064B7">
        <w:t>.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w:t>
      </w:r>
      <w:r w:rsidR="00AA5D39">
        <w:rPr>
          <w:i/>
        </w:rPr>
        <w:t>user</w:t>
      </w:r>
      <w:r w:rsidR="004064B7" w:rsidRPr="004064B7">
        <w:t xml:space="preserve"> benar-benar yakin ingin keluar dari </w:t>
      </w:r>
      <w:r w:rsidR="00E71AF6" w:rsidRPr="00E71AF6">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71AF6" w:rsidRPr="00E71AF6">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71AF6" w:rsidRPr="00E71AF6">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user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71AF6" w:rsidRPr="00E71AF6">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71AF6" w:rsidRPr="00E71AF6">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1F278C4" wp14:editId="2E0FE59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56000" cy="1360802"/>
                    </a:xfrm>
                    <a:prstGeom prst="rect">
                      <a:avLst/>
                    </a:prstGeom>
                  </pic:spPr>
                </pic:pic>
              </a:graphicData>
            </a:graphic>
          </wp:inline>
        </w:drawing>
      </w:r>
    </w:p>
    <w:p w:rsidR="00F37A31" w:rsidRPr="006E114B" w:rsidRDefault="00302938" w:rsidP="00463FA3">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010127">
        <w:rPr>
          <w:i/>
        </w:rPr>
        <w:t xml:space="preserve">user </w:t>
      </w:r>
      <w:r>
        <w:t xml:space="preserve">menekan tombol main. Berisi dua pilihan </w:t>
      </w:r>
      <w:r w:rsidR="00E71AF6" w:rsidRPr="00E71AF6">
        <w:rPr>
          <w:i/>
        </w:rPr>
        <w:t>game</w:t>
      </w:r>
      <w:r>
        <w:t xml:space="preserve"> yaitu </w:t>
      </w:r>
      <w:r w:rsidR="00E71AF6" w:rsidRPr="00E71AF6">
        <w:rPr>
          <w:i/>
        </w:rPr>
        <w:t>game</w:t>
      </w:r>
      <w:r>
        <w:rPr>
          <w:i/>
        </w:rPr>
        <w:t xml:space="preserve"> </w:t>
      </w:r>
      <w:r>
        <w:t xml:space="preserve">tebak gambar dan </w:t>
      </w:r>
      <w:r w:rsidR="00E71AF6" w:rsidRPr="00E71AF6">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104C3722" wp14:editId="56EBC92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71AF6" w:rsidRPr="00E71AF6">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71AF6" w:rsidRPr="00E71AF6">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71AF6" w:rsidRPr="00E71AF6">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71AF6" w:rsidRPr="00E71AF6">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71AF6" w:rsidRPr="00E71AF6">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0B839DDC" wp14:editId="534BB4C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1A62DE15" wp14:editId="5DEE9069">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2427029C" wp14:editId="079BD4D2">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3F6707">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71AF6" w:rsidRPr="00E71AF6">
        <w:rPr>
          <w:b w:val="0"/>
          <w:i/>
        </w:rPr>
        <w:t>game</w:t>
      </w:r>
      <w:r w:rsidR="003F2A11">
        <w:rPr>
          <w:b w:val="0"/>
        </w:rPr>
        <w:t xml:space="preserve"> tebak gambar (a), Tampilan </w:t>
      </w:r>
      <w:r w:rsidR="00E71AF6" w:rsidRPr="00E71AF6">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71AF6" w:rsidRPr="00E71AF6">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71AF6" w:rsidRPr="00E71AF6">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A42B82">
        <w:rPr>
          <w:i/>
        </w:rPr>
        <w:t xml:space="preserve">user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71AF6" w:rsidRPr="00E71AF6">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71AF6" w:rsidRPr="00E71AF6">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660EC711" wp14:editId="5FF7D43B">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195BB58" wp14:editId="2840E5A1">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5CB60FFA" wp14:editId="4F8FD664">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5C209BBC" wp14:editId="6A035A3B">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3F6707">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3F6707">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71AF6" w:rsidRPr="00E71AF6">
        <w:rPr>
          <w:b w:val="0"/>
          <w:i/>
        </w:rPr>
        <w:t>game</w:t>
      </w:r>
      <w:r w:rsidR="005E2565">
        <w:rPr>
          <w:b w:val="0"/>
          <w:i/>
        </w:rPr>
        <w:t xml:space="preserve"> puzzle </w:t>
      </w:r>
      <w:r w:rsidR="005E2565">
        <w:rPr>
          <w:b w:val="0"/>
        </w:rPr>
        <w:t xml:space="preserve">(c), Halaman cara main </w:t>
      </w:r>
      <w:r w:rsidR="00E71AF6" w:rsidRPr="00E71AF6">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167283">
        <w:rPr>
          <w:i/>
        </w:rPr>
        <w:t>user.</w:t>
      </w:r>
    </w:p>
    <w:p w:rsidR="00ED6B8F" w:rsidRDefault="00642AB9" w:rsidP="00AF4B06">
      <w:pPr>
        <w:pStyle w:val="Subjudul"/>
        <w:numPr>
          <w:ilvl w:val="0"/>
          <w:numId w:val="0"/>
        </w:numPr>
        <w:spacing w:after="0"/>
        <w:ind w:left="709"/>
        <w:rPr>
          <w:b w:val="0"/>
        </w:rPr>
      </w:pPr>
      <w:r>
        <w:rPr>
          <w:b w:val="0"/>
        </w:rPr>
        <w:drawing>
          <wp:inline distT="0" distB="0" distL="0" distR="0" wp14:anchorId="527272B3" wp14:editId="0BA721BC">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25C5E192" wp14:editId="336B6153">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3F6707">
        <w:tc>
          <w:tcPr>
            <w:tcW w:w="4111" w:type="dxa"/>
          </w:tcPr>
          <w:p w:rsidR="00AF4B06" w:rsidRDefault="00AF4B06" w:rsidP="003F6707">
            <w:pPr>
              <w:pStyle w:val="Subjudul"/>
              <w:numPr>
                <w:ilvl w:val="0"/>
                <w:numId w:val="0"/>
              </w:numPr>
              <w:spacing w:after="0"/>
              <w:jc w:val="center"/>
              <w:rPr>
                <w:b w:val="0"/>
              </w:rPr>
            </w:pPr>
            <w:r>
              <w:rPr>
                <w:b w:val="0"/>
              </w:rPr>
              <w:t>(a)</w:t>
            </w:r>
          </w:p>
        </w:tc>
        <w:tc>
          <w:tcPr>
            <w:tcW w:w="4096" w:type="dxa"/>
          </w:tcPr>
          <w:p w:rsidR="00AF4B06" w:rsidRDefault="00AF4B06" w:rsidP="003F6707">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E87403">
        <w:rPr>
          <w:i/>
        </w:rPr>
        <w:t xml:space="preserve">user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9818B57" wp14:editId="39CB4872">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6A70DF6" wp14:editId="11CF7A53">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DF0EF9">
        <w:tc>
          <w:tcPr>
            <w:tcW w:w="4111" w:type="dxa"/>
          </w:tcPr>
          <w:p w:rsidR="00543682" w:rsidRDefault="00543682" w:rsidP="00DF0EF9">
            <w:pPr>
              <w:pStyle w:val="Subjudul"/>
              <w:numPr>
                <w:ilvl w:val="0"/>
                <w:numId w:val="0"/>
              </w:numPr>
              <w:spacing w:after="0"/>
              <w:jc w:val="center"/>
              <w:rPr>
                <w:b w:val="0"/>
              </w:rPr>
            </w:pPr>
            <w:r>
              <w:rPr>
                <w:b w:val="0"/>
              </w:rPr>
              <w:t>(a)</w:t>
            </w:r>
          </w:p>
        </w:tc>
        <w:tc>
          <w:tcPr>
            <w:tcW w:w="4096" w:type="dxa"/>
          </w:tcPr>
          <w:p w:rsidR="00543682" w:rsidRDefault="00543682" w:rsidP="00DF0EF9">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71AF6" w:rsidRPr="00E71AF6">
        <w:rPr>
          <w:i/>
        </w:rPr>
        <w:t>game</w:t>
      </w:r>
      <w:r w:rsidR="00A908FC">
        <w:rPr>
          <w:i/>
        </w:rPr>
        <w:t xml:space="preserve">, </w:t>
      </w:r>
      <w:r w:rsidR="0047297F">
        <w:t xml:space="preserve">alasan pembuatan </w:t>
      </w:r>
      <w:r w:rsidR="00E71AF6" w:rsidRPr="00E71AF6">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71AF6" w:rsidRPr="00E71AF6">
        <w:rPr>
          <w:i/>
        </w:rPr>
        <w:t>game</w:t>
      </w:r>
      <w:r w:rsidR="004C4E36">
        <w:t xml:space="preserve">. </w:t>
      </w:r>
      <w:r w:rsidR="006F5DD8">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AF76ABD" wp14:editId="40C69DB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630800" w:rsidRDefault="00783EE7" w:rsidP="00B67B4C">
      <w:pPr>
        <w:pStyle w:val="Subjudul"/>
        <w:numPr>
          <w:ilvl w:val="0"/>
          <w:numId w:val="0"/>
        </w:numPr>
        <w:ind w:left="709" w:firstLine="425"/>
        <w:jc w:val="center"/>
        <w:rPr>
          <w:b w:val="0"/>
        </w:rPr>
      </w:pPr>
      <w:r>
        <w:rPr>
          <w:b w:val="0"/>
        </w:rPr>
        <w:t xml:space="preserve">Gambar 14. Halaman </w:t>
      </w:r>
      <w:r w:rsidR="00ED2992">
        <w:rPr>
          <w:b w:val="0"/>
        </w:rPr>
        <w:t>tentang</w:t>
      </w:r>
    </w:p>
    <w:p w:rsidR="00B67B4C" w:rsidRPr="007D6321" w:rsidRDefault="00B67B4C" w:rsidP="00B67B4C">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71AF6" w:rsidRPr="00E71AF6">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71AF6" w:rsidRPr="00E71AF6">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71AF6" w:rsidRPr="00E71AF6">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reset level </w:t>
            </w:r>
            <w:r w:rsidR="00E71AF6" w:rsidRPr="00E71AF6">
              <w:rPr>
                <w:b w:val="0"/>
                <w:i/>
                <w:sz w:val="22"/>
                <w:szCs w:val="22"/>
              </w:rPr>
              <w:t>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00E71AF6" w:rsidRPr="00E71AF6">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71AF6" w:rsidRPr="00E71AF6">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71AF6" w:rsidRPr="00E71AF6">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calon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 dengan cara mendemokan </w:t>
      </w:r>
      <w:r w:rsidR="00E71AF6" w:rsidRPr="00E71AF6">
        <w:rPr>
          <w:i/>
        </w:rPr>
        <w:t>game</w:t>
      </w:r>
      <w:r w:rsidR="00164971">
        <w:rPr>
          <w:i/>
        </w:rPr>
        <w:t xml:space="preserve"> </w:t>
      </w:r>
      <w:r w:rsidR="00164971">
        <w:t xml:space="preserve">secara </w:t>
      </w:r>
      <w:r w:rsidR="009B62A5">
        <w:t>langsung</w:t>
      </w:r>
      <w:r w:rsidR="00164971">
        <w:t xml:space="preserve"> di depan kelas. Setelah mendemokan </w:t>
      </w:r>
      <w:r w:rsidR="00E71AF6" w:rsidRPr="00E71AF6">
        <w:rPr>
          <w:i/>
        </w:rPr>
        <w:t>game</w:t>
      </w:r>
      <w:r w:rsidR="00164971">
        <w:rPr>
          <w:i/>
        </w:rPr>
        <w:t xml:space="preserve"> </w:t>
      </w:r>
      <w:r w:rsidR="00164971">
        <w:t>di</w:t>
      </w:r>
      <w:r w:rsidR="00A03AFE">
        <w:t xml:space="preserve"> </w:t>
      </w:r>
      <w:r w:rsidR="000B3F74">
        <w:t>depan kelas</w:t>
      </w:r>
      <w:r w:rsidR="00164971">
        <w:t xml:space="preserve"> guru dan siswa diminta mencoba </w:t>
      </w:r>
      <w:r w:rsidR="00E71AF6" w:rsidRPr="00E71AF6">
        <w:rPr>
          <w:i/>
        </w:rPr>
        <w:t>game</w:t>
      </w:r>
      <w:r w:rsidR="00164971">
        <w:rPr>
          <w:i/>
        </w:rPr>
        <w:t xml:space="preserve"> </w:t>
      </w:r>
      <w:r w:rsidR="00164971">
        <w:t>secara langsung</w:t>
      </w:r>
      <w:r w:rsidR="000B3F74">
        <w:t>,</w:t>
      </w:r>
      <w:r w:rsidR="00164971">
        <w:t xml:space="preserve"> kemudian diberikan </w:t>
      </w:r>
      <w:r w:rsidR="00C8787E">
        <w:t>kuesioner</w:t>
      </w:r>
      <w:r w:rsidR="00164971">
        <w:t xml:space="preserve"> untuk menilai </w:t>
      </w:r>
      <w:r w:rsidR="00E71AF6" w:rsidRPr="00E71AF6">
        <w:rPr>
          <w:i/>
        </w:rPr>
        <w:t>game</w:t>
      </w:r>
      <w:r w:rsidR="00164971">
        <w:rPr>
          <w:i/>
        </w:rPr>
        <w:t xml:space="preserve"> </w:t>
      </w:r>
      <w:r w:rsidR="000B3F74">
        <w:t xml:space="preserve">yang telah mereka </w:t>
      </w:r>
      <w:r w:rsidR="00164971">
        <w:t xml:space="preserve">coba. </w:t>
      </w:r>
      <w:r w:rsidR="000850FA">
        <w:t>R</w:t>
      </w:r>
      <w:r w:rsidR="00164971">
        <w:t xml:space="preserve">esponden berjumlah </w:t>
      </w:r>
      <w:r w:rsidR="00D73DED">
        <w:t>19</w:t>
      </w:r>
      <w:r w:rsidR="00164971">
        <w:t xml:space="preserve"> si</w:t>
      </w:r>
      <w:r w:rsidR="00441214">
        <w:t xml:space="preserve">swa dan 1 guru kelas III. Hasil kuesioner </w:t>
      </w:r>
      <w:r w:rsidR="00164971">
        <w:t>dapat dilihat pada tabel</w:t>
      </w:r>
      <w:r w:rsidR="00164971">
        <w:rPr>
          <w:b/>
        </w:rPr>
        <w:t xml:space="preserve"> </w:t>
      </w:r>
      <w:r w:rsidR="00164971">
        <w:t>4.</w:t>
      </w:r>
      <w:r w:rsidR="00BD2A41">
        <w:t xml:space="preserve"> Untuk keterangan pertanyaan dapat dilihat pada tabel 5.</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m:t>
        </m:r>
        <m:r>
          <w:rPr>
            <w:rFonts w:ascii="Cambria Math" w:eastAsiaTheme="minorEastAsia" w:hAnsi="Cambria Math"/>
          </w:rPr>
          <m:t>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229A0BAE" wp14:editId="0ABEC577">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sentase nilai rata-rata yaitu 90,8%. 97% responden menyatakan </w:t>
      </w:r>
      <w:r w:rsidR="00E71AF6" w:rsidRPr="00E71AF6">
        <w:rPr>
          <w:rFonts w:eastAsiaTheme="minorEastAsia"/>
          <w:i/>
        </w:rPr>
        <w:t>game</w:t>
      </w:r>
      <w:r>
        <w:rPr>
          <w:rFonts w:eastAsiaTheme="minorEastAsia"/>
        </w:rPr>
        <w:t xml:space="preserve"> menarik untuk dimainkan. 84% responden menyatakan </w:t>
      </w:r>
      <w:r w:rsidR="00E71AF6" w:rsidRPr="00E71AF6">
        <w:rPr>
          <w:rFonts w:eastAsiaTheme="minorEastAsia"/>
          <w:i/>
        </w:rPr>
        <w:t>game</w:t>
      </w:r>
      <w:r>
        <w:rPr>
          <w:rFonts w:eastAsiaTheme="minorEastAsia"/>
        </w:rPr>
        <w:t xml:space="preserve"> mudah digunakan, 92% responden menyatakan bahasa yang digunakan dalam </w:t>
      </w:r>
      <w:r w:rsidR="00E71AF6" w:rsidRPr="00E71AF6">
        <w:rPr>
          <w:rFonts w:eastAsiaTheme="minorEastAsia"/>
          <w:i/>
        </w:rPr>
        <w:t>game</w:t>
      </w:r>
      <w:r>
        <w:rPr>
          <w:rFonts w:eastAsiaTheme="minorEastAsia"/>
          <w:i/>
        </w:rPr>
        <w:t xml:space="preserve"> </w:t>
      </w:r>
      <w:r>
        <w:rPr>
          <w:rFonts w:eastAsiaTheme="minorEastAsia"/>
        </w:rPr>
        <w:t xml:space="preserve">mudah dimengerti, 92% responden menyatakan pertanyaan dalam </w:t>
      </w:r>
      <w:r w:rsidR="00E71AF6" w:rsidRPr="00E71AF6">
        <w:rPr>
          <w:rFonts w:eastAsiaTheme="minorEastAsia"/>
          <w:i/>
        </w:rPr>
        <w:t>game</w:t>
      </w:r>
      <w:r>
        <w:rPr>
          <w:rFonts w:eastAsiaTheme="minorEastAsia"/>
          <w:i/>
        </w:rPr>
        <w:t xml:space="preserve"> </w:t>
      </w:r>
      <w:r>
        <w:rPr>
          <w:rFonts w:eastAsiaTheme="minorEastAsia"/>
        </w:rPr>
        <w:t xml:space="preserve">mudah untuk dikerjakan, 87% responden menyatakan materi pembelajaran dalam </w:t>
      </w:r>
      <w:r w:rsidR="00E71AF6" w:rsidRPr="00E71AF6">
        <w:rPr>
          <w:rFonts w:eastAsiaTheme="minorEastAsia"/>
          <w:i/>
        </w:rPr>
        <w:t>game</w:t>
      </w:r>
      <w:r>
        <w:rPr>
          <w:rFonts w:eastAsiaTheme="minorEastAsia"/>
          <w:i/>
        </w:rPr>
        <w:t xml:space="preserve"> </w:t>
      </w:r>
      <w:r>
        <w:rPr>
          <w:rFonts w:eastAsiaTheme="minorEastAsia"/>
        </w:rPr>
        <w:t xml:space="preserve">mudah untuk dimengerti, 95% responden menyatakan tampilan </w:t>
      </w:r>
      <w:r w:rsidR="00E71AF6" w:rsidRPr="00E71AF6">
        <w:rPr>
          <w:rFonts w:eastAsiaTheme="minorEastAsia"/>
          <w:i/>
        </w:rPr>
        <w:t>game</w:t>
      </w:r>
      <w:r>
        <w:rPr>
          <w:rFonts w:eastAsiaTheme="minorEastAsia"/>
          <w:i/>
        </w:rPr>
        <w:t xml:space="preserve"> </w:t>
      </w:r>
      <w:r>
        <w:rPr>
          <w:rFonts w:eastAsiaTheme="minorEastAsia"/>
        </w:rPr>
        <w:t xml:space="preserve">tidak membosankan, </w:t>
      </w:r>
      <w:r w:rsidR="00FD3514">
        <w:rPr>
          <w:rFonts w:eastAsiaTheme="minorEastAsia"/>
        </w:rPr>
        <w:t xml:space="preserve">91%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mbantu memahami materi pembelajaran dengan lebih mudah. 92%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ningkatkan minat belajar, 89% responden menyatakan tombol dalam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berfungsi dengan baik, 89% responden menyatakan tombol dalam </w:t>
      </w:r>
      <w:r w:rsidR="00E71AF6" w:rsidRPr="00E71AF6">
        <w:rPr>
          <w:rFonts w:eastAsiaTheme="minorEastAsia"/>
          <w:i/>
        </w:rPr>
        <w:t>game</w:t>
      </w:r>
      <w:r w:rsidR="00FD3514">
        <w:rPr>
          <w:rFonts w:eastAsiaTheme="minorEastAsia"/>
        </w:rPr>
        <w:t xml:space="preserv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71AF6" w:rsidRPr="00E71AF6">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71AF6" w:rsidRPr="00E71AF6">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71AF6" w:rsidRPr="00E71AF6">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71AF6" w:rsidRPr="00E71AF6">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71AF6" w:rsidRPr="00E71AF6">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71AF6" w:rsidRPr="00E71AF6">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71AF6" w:rsidRPr="00E71AF6">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71AF6" w:rsidRPr="00E71AF6">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CC379C">
      <w:pPr>
        <w:pStyle w:val="Subjudul"/>
        <w:numPr>
          <w:ilvl w:val="0"/>
          <w:numId w:val="0"/>
        </w:numPr>
        <w:ind w:left="284"/>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71AF6" w:rsidRPr="00E71AF6">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71AF6" w:rsidRPr="00E71AF6">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71AF6" w:rsidRPr="00E71AF6">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Alfionita, F., &amp; Wantoro, Jan, S. T., Eng, M. (2019). Peningkatan Kemampuan Membaca Aksara Jawa Melalui Gam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Dana, P. O. D., &amp; Azizah Fatmawati, S. T. (2018). Gam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71AF6" w:rsidRPr="00E71AF6">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El Hakim, F., &amp; Azizah Fatmawati, S. T. (2019). Gam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user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 xml:space="preserve">Novaliendry, D. (2013). Aplikasi </w:t>
      </w:r>
      <w:r w:rsidR="00E71AF6" w:rsidRPr="00E71AF6">
        <w:rPr>
          <w:i/>
        </w:rPr>
        <w:t>game</w:t>
      </w:r>
      <w:r w:rsidRPr="00676953">
        <w:t xml:space="preserve"> geografi berbasis multimedia interaktif (studi kasus siswa kelas IX SMPN 1 RAO). 6(2), 106-118.</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lastRenderedPageBreak/>
        <w:t xml:space="preserve">Ucus, S. (2015). Elementary school teachers’ views on </w:t>
      </w:r>
      <w:r w:rsidR="00E71AF6" w:rsidRPr="00E71AF6">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Gam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5B4F" w:rsidRDefault="00D05B4F" w:rsidP="00DD4FB8">
      <w:pPr>
        <w:spacing w:after="0" w:line="240" w:lineRule="auto"/>
      </w:pPr>
      <w:r>
        <w:separator/>
      </w:r>
    </w:p>
  </w:endnote>
  <w:endnote w:type="continuationSeparator" w:id="0">
    <w:p w:rsidR="00D05B4F" w:rsidRDefault="00D05B4F"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5B4F" w:rsidRDefault="00D05B4F" w:rsidP="00DD4FB8">
      <w:pPr>
        <w:spacing w:after="0" w:line="240" w:lineRule="auto"/>
      </w:pPr>
      <w:r>
        <w:separator/>
      </w:r>
    </w:p>
  </w:footnote>
  <w:footnote w:type="continuationSeparator" w:id="0">
    <w:p w:rsidR="00D05B4F" w:rsidRDefault="00D05B4F"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2012F"/>
    <w:rsid w:val="00120DD6"/>
    <w:rsid w:val="00122D75"/>
    <w:rsid w:val="0012349A"/>
    <w:rsid w:val="001239BF"/>
    <w:rsid w:val="00123F43"/>
    <w:rsid w:val="00124237"/>
    <w:rsid w:val="00124460"/>
    <w:rsid w:val="00125020"/>
    <w:rsid w:val="00126BEF"/>
    <w:rsid w:val="00126CA4"/>
    <w:rsid w:val="001307C1"/>
    <w:rsid w:val="00130F94"/>
    <w:rsid w:val="00131170"/>
    <w:rsid w:val="0013260F"/>
    <w:rsid w:val="001331E0"/>
    <w:rsid w:val="001337A1"/>
    <w:rsid w:val="00133AE6"/>
    <w:rsid w:val="00133CD8"/>
    <w:rsid w:val="00135077"/>
    <w:rsid w:val="001353A6"/>
    <w:rsid w:val="00135485"/>
    <w:rsid w:val="0013566D"/>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83"/>
    <w:rsid w:val="001673AB"/>
    <w:rsid w:val="00171CEF"/>
    <w:rsid w:val="0017225A"/>
    <w:rsid w:val="00172724"/>
    <w:rsid w:val="00173482"/>
    <w:rsid w:val="0017614A"/>
    <w:rsid w:val="00177553"/>
    <w:rsid w:val="00180AC8"/>
    <w:rsid w:val="00185F7D"/>
    <w:rsid w:val="00186ADB"/>
    <w:rsid w:val="00186E5C"/>
    <w:rsid w:val="00187BC7"/>
    <w:rsid w:val="00191E18"/>
    <w:rsid w:val="00192854"/>
    <w:rsid w:val="00193B5E"/>
    <w:rsid w:val="001943B4"/>
    <w:rsid w:val="00195FDE"/>
    <w:rsid w:val="00196100"/>
    <w:rsid w:val="0019738B"/>
    <w:rsid w:val="001A03A0"/>
    <w:rsid w:val="001A063B"/>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351B"/>
    <w:rsid w:val="001D4396"/>
    <w:rsid w:val="001D4628"/>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472"/>
    <w:rsid w:val="002D1A87"/>
    <w:rsid w:val="002D2B76"/>
    <w:rsid w:val="002D2DCB"/>
    <w:rsid w:val="002D4B1E"/>
    <w:rsid w:val="002D5617"/>
    <w:rsid w:val="002D593D"/>
    <w:rsid w:val="002D5B79"/>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D9D"/>
    <w:rsid w:val="003B30EA"/>
    <w:rsid w:val="003B3872"/>
    <w:rsid w:val="003B5800"/>
    <w:rsid w:val="003B5996"/>
    <w:rsid w:val="003B5B8D"/>
    <w:rsid w:val="003C07F0"/>
    <w:rsid w:val="003C0968"/>
    <w:rsid w:val="003C0C1D"/>
    <w:rsid w:val="003C16C8"/>
    <w:rsid w:val="003C19A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8C3"/>
    <w:rsid w:val="004A0DFD"/>
    <w:rsid w:val="004A17A6"/>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C06"/>
    <w:rsid w:val="0056217F"/>
    <w:rsid w:val="00562EF6"/>
    <w:rsid w:val="00563F0C"/>
    <w:rsid w:val="00565643"/>
    <w:rsid w:val="00565A19"/>
    <w:rsid w:val="005677AF"/>
    <w:rsid w:val="00570CDF"/>
    <w:rsid w:val="005761DF"/>
    <w:rsid w:val="00576F25"/>
    <w:rsid w:val="00577196"/>
    <w:rsid w:val="005773F8"/>
    <w:rsid w:val="00577410"/>
    <w:rsid w:val="0057747B"/>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3E44"/>
    <w:rsid w:val="00754E26"/>
    <w:rsid w:val="007552E1"/>
    <w:rsid w:val="0075582B"/>
    <w:rsid w:val="00756DA9"/>
    <w:rsid w:val="007605AB"/>
    <w:rsid w:val="007605E1"/>
    <w:rsid w:val="007644E0"/>
    <w:rsid w:val="00764888"/>
    <w:rsid w:val="00764EB4"/>
    <w:rsid w:val="00765078"/>
    <w:rsid w:val="00766755"/>
    <w:rsid w:val="0076681B"/>
    <w:rsid w:val="007668CB"/>
    <w:rsid w:val="00766964"/>
    <w:rsid w:val="007675B2"/>
    <w:rsid w:val="0077389E"/>
    <w:rsid w:val="00774614"/>
    <w:rsid w:val="00776647"/>
    <w:rsid w:val="0077697F"/>
    <w:rsid w:val="00777DF1"/>
    <w:rsid w:val="00781EB3"/>
    <w:rsid w:val="00782E79"/>
    <w:rsid w:val="00783EE7"/>
    <w:rsid w:val="007845D1"/>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A31"/>
    <w:rsid w:val="007B4F9A"/>
    <w:rsid w:val="007B5263"/>
    <w:rsid w:val="007B75B4"/>
    <w:rsid w:val="007C08FD"/>
    <w:rsid w:val="007C0B09"/>
    <w:rsid w:val="007C121D"/>
    <w:rsid w:val="007C1CEF"/>
    <w:rsid w:val="007C397B"/>
    <w:rsid w:val="007C398D"/>
    <w:rsid w:val="007C4352"/>
    <w:rsid w:val="007C4398"/>
    <w:rsid w:val="007C4B01"/>
    <w:rsid w:val="007C598E"/>
    <w:rsid w:val="007D1378"/>
    <w:rsid w:val="007D1546"/>
    <w:rsid w:val="007D2678"/>
    <w:rsid w:val="007D35AB"/>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98E"/>
    <w:rsid w:val="00872FF8"/>
    <w:rsid w:val="00881AC0"/>
    <w:rsid w:val="00881CC8"/>
    <w:rsid w:val="008829E8"/>
    <w:rsid w:val="00882F41"/>
    <w:rsid w:val="00883855"/>
    <w:rsid w:val="008838C5"/>
    <w:rsid w:val="00883A82"/>
    <w:rsid w:val="00883B51"/>
    <w:rsid w:val="00885332"/>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C64"/>
    <w:rsid w:val="008E3970"/>
    <w:rsid w:val="008E3B17"/>
    <w:rsid w:val="008E44D5"/>
    <w:rsid w:val="008E6556"/>
    <w:rsid w:val="008E698C"/>
    <w:rsid w:val="008E77E5"/>
    <w:rsid w:val="008E78CF"/>
    <w:rsid w:val="008F0503"/>
    <w:rsid w:val="008F0BD5"/>
    <w:rsid w:val="008F11B4"/>
    <w:rsid w:val="008F1922"/>
    <w:rsid w:val="008F1950"/>
    <w:rsid w:val="008F2D72"/>
    <w:rsid w:val="008F3138"/>
    <w:rsid w:val="008F35D2"/>
    <w:rsid w:val="00900311"/>
    <w:rsid w:val="00903D7F"/>
    <w:rsid w:val="0090448A"/>
    <w:rsid w:val="009046B3"/>
    <w:rsid w:val="0090491A"/>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801"/>
    <w:rsid w:val="009E1FD0"/>
    <w:rsid w:val="009E287E"/>
    <w:rsid w:val="009E32ED"/>
    <w:rsid w:val="009E3CAE"/>
    <w:rsid w:val="009E4BB2"/>
    <w:rsid w:val="009E519E"/>
    <w:rsid w:val="009E637C"/>
    <w:rsid w:val="009E646E"/>
    <w:rsid w:val="009E69B5"/>
    <w:rsid w:val="009E76BA"/>
    <w:rsid w:val="009E7768"/>
    <w:rsid w:val="009F0255"/>
    <w:rsid w:val="009F2433"/>
    <w:rsid w:val="009F30E5"/>
    <w:rsid w:val="009F4B08"/>
    <w:rsid w:val="009F6505"/>
    <w:rsid w:val="009F67E3"/>
    <w:rsid w:val="009F6BE7"/>
    <w:rsid w:val="009F6FF7"/>
    <w:rsid w:val="00A00B0F"/>
    <w:rsid w:val="00A01C13"/>
    <w:rsid w:val="00A01EFD"/>
    <w:rsid w:val="00A02288"/>
    <w:rsid w:val="00A032B1"/>
    <w:rsid w:val="00A03AFE"/>
    <w:rsid w:val="00A04464"/>
    <w:rsid w:val="00A050DE"/>
    <w:rsid w:val="00A069B9"/>
    <w:rsid w:val="00A07961"/>
    <w:rsid w:val="00A07A0B"/>
    <w:rsid w:val="00A102E2"/>
    <w:rsid w:val="00A1089C"/>
    <w:rsid w:val="00A10A2B"/>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3DDF"/>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0EAC"/>
    <w:rsid w:val="00BA3F99"/>
    <w:rsid w:val="00BA4E8E"/>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4B0B"/>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DD8"/>
    <w:rsid w:val="00C309B0"/>
    <w:rsid w:val="00C317DE"/>
    <w:rsid w:val="00C320CD"/>
    <w:rsid w:val="00C327BE"/>
    <w:rsid w:val="00C32FA1"/>
    <w:rsid w:val="00C3571D"/>
    <w:rsid w:val="00C37CF6"/>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4710"/>
    <w:rsid w:val="00C565D3"/>
    <w:rsid w:val="00C56D3D"/>
    <w:rsid w:val="00C570D9"/>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E16"/>
    <w:rsid w:val="00C80EB0"/>
    <w:rsid w:val="00C82D61"/>
    <w:rsid w:val="00C82DFA"/>
    <w:rsid w:val="00C850B6"/>
    <w:rsid w:val="00C8523E"/>
    <w:rsid w:val="00C85EDC"/>
    <w:rsid w:val="00C867B0"/>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80"/>
    <w:rsid w:val="00D26761"/>
    <w:rsid w:val="00D2676E"/>
    <w:rsid w:val="00D26C3D"/>
    <w:rsid w:val="00D272BF"/>
    <w:rsid w:val="00D302C3"/>
    <w:rsid w:val="00D305D4"/>
    <w:rsid w:val="00D31E35"/>
    <w:rsid w:val="00D33BB6"/>
    <w:rsid w:val="00D34E13"/>
    <w:rsid w:val="00D36C70"/>
    <w:rsid w:val="00D36F6D"/>
    <w:rsid w:val="00D37420"/>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687"/>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AA8"/>
    <w:rsid w:val="00E97B2D"/>
    <w:rsid w:val="00EA1256"/>
    <w:rsid w:val="00EA370E"/>
    <w:rsid w:val="00EA37EB"/>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96D"/>
    <w:rsid w:val="00F526C2"/>
    <w:rsid w:val="00F527F8"/>
    <w:rsid w:val="00F53610"/>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608C"/>
    <w:rsid w:val="00FA71D2"/>
    <w:rsid w:val="00FB06BF"/>
    <w:rsid w:val="00FB1092"/>
    <w:rsid w:val="00FB10DF"/>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22551296"/>
        <c:axId val="143807616"/>
      </c:barChart>
      <c:catAx>
        <c:axId val="122551296"/>
        <c:scaling>
          <c:orientation val="minMax"/>
        </c:scaling>
        <c:delete val="0"/>
        <c:axPos val="b"/>
        <c:majorTickMark val="out"/>
        <c:minorTickMark val="none"/>
        <c:tickLblPos val="nextTo"/>
        <c:crossAx val="143807616"/>
        <c:crosses val="autoZero"/>
        <c:auto val="1"/>
        <c:lblAlgn val="ctr"/>
        <c:lblOffset val="100"/>
        <c:noMultiLvlLbl val="0"/>
      </c:catAx>
      <c:valAx>
        <c:axId val="143807616"/>
        <c:scaling>
          <c:orientation val="minMax"/>
        </c:scaling>
        <c:delete val="0"/>
        <c:axPos val="l"/>
        <c:majorGridlines/>
        <c:numFmt formatCode="0%" sourceLinked="1"/>
        <c:majorTickMark val="out"/>
        <c:minorTickMark val="none"/>
        <c:tickLblPos val="nextTo"/>
        <c:crossAx val="12255129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ABE159-BC90-459F-9236-64D988B32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4</TotalTime>
  <Pages>16</Pages>
  <Words>4238</Words>
  <Characters>2415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811</cp:revision>
  <dcterms:created xsi:type="dcterms:W3CDTF">2019-03-26T09:24:00Z</dcterms:created>
  <dcterms:modified xsi:type="dcterms:W3CDTF">2019-12-20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